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95329A" w14:paraId="160746B1" w14:textId="77777777" w:rsidTr="00D90040">
        <w:trPr>
          <w:trHeight w:val="997"/>
        </w:trPr>
        <w:tc>
          <w:tcPr>
            <w:tcW w:w="8787" w:type="dxa"/>
          </w:tcPr>
          <w:p w14:paraId="7C73FE96" w14:textId="77777777" w:rsidR="0095329A" w:rsidRDefault="00326DC5" w:rsidP="0095329A">
            <w:pPr>
              <w:pStyle w:val="Heading1"/>
              <w:bidi/>
            </w:pPr>
            <w:r>
              <w:rPr>
                <w:rStyle w:val="Triangle"/>
                <w:color w:val="1F3864" w:themeColor="accent5" w:themeShade="80"/>
              </w:rPr>
              <w:t xml:space="preserve">  </w:t>
            </w:r>
            <w:proofErr w:type="gramStart"/>
            <w:r w:rsidR="0095329A" w:rsidRPr="0095329A">
              <w:rPr>
                <w:rStyle w:val="Triangle"/>
                <w:color w:val="1F3864" w:themeColor="accent5" w:themeShade="80"/>
              </w:rPr>
              <w:t>▼</w:t>
            </w:r>
            <w:r w:rsidR="0095329A" w:rsidRPr="00793CBE">
              <w:t xml:space="preserve"> </w:t>
            </w:r>
            <w:r w:rsidR="00D90040">
              <w:rPr>
                <w:rFonts w:hint="cs"/>
                <w:rtl/>
              </w:rPr>
              <w:t xml:space="preserve"> الاسم</w:t>
            </w:r>
            <w:proofErr w:type="gramEnd"/>
            <w:r w:rsidR="00D90040">
              <w:rPr>
                <w:rFonts w:hint="cs"/>
                <w:rtl/>
              </w:rPr>
              <w:t xml:space="preserve"> المستخدم في نشر البحوث حسب الكوكل سكولر</w:t>
            </w:r>
          </w:p>
          <w:p w14:paraId="08FABBE7" w14:textId="28ABDBA6" w:rsidR="0095329A" w:rsidRPr="00D90040" w:rsidRDefault="00204188" w:rsidP="00BE2E3B">
            <w:pPr>
              <w:pStyle w:val="ListParagraph"/>
              <w:numPr>
                <w:ilvl w:val="0"/>
                <w:numId w:val="0"/>
              </w:numPr>
              <w:ind w:left="720"/>
              <w:jc w:val="center"/>
              <w:rPr>
                <w:sz w:val="28"/>
                <w:szCs w:val="28"/>
              </w:rPr>
            </w:pPr>
            <w:r>
              <w:t xml:space="preserve">Farooq </w:t>
            </w:r>
            <w:proofErr w:type="spellStart"/>
            <w:r>
              <w:t>Abdulghafoor</w:t>
            </w:r>
            <w:proofErr w:type="spellEnd"/>
            <w:r>
              <w:t xml:space="preserve"> Khaleel</w:t>
            </w:r>
          </w:p>
        </w:tc>
      </w:tr>
    </w:tbl>
    <w:p w14:paraId="302FA980" w14:textId="77777777" w:rsidR="004676D6" w:rsidRDefault="004676D6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3F4633" w14:paraId="6B0F2F26" w14:textId="77777777" w:rsidTr="00CE1AD7">
        <w:trPr>
          <w:trHeight w:val="997"/>
        </w:trPr>
        <w:tc>
          <w:tcPr>
            <w:tcW w:w="8787" w:type="dxa"/>
          </w:tcPr>
          <w:p w14:paraId="2F866BFE" w14:textId="77777777" w:rsidR="003F4633" w:rsidRDefault="003F4633" w:rsidP="00CE1AD7">
            <w:pPr>
              <w:pStyle w:val="Heading1"/>
              <w:bidi/>
            </w:pPr>
            <w:proofErr w:type="gramStart"/>
            <w:r w:rsidRPr="0095329A">
              <w:rPr>
                <w:rStyle w:val="Triangle"/>
                <w:color w:val="1F3864" w:themeColor="accent5" w:themeShade="80"/>
              </w:rPr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الاتجاهات</w:t>
            </w:r>
            <w:proofErr w:type="gramEnd"/>
            <w:r>
              <w:rPr>
                <w:rFonts w:hint="cs"/>
                <w:rtl/>
              </w:rPr>
              <w:t xml:space="preserve"> البحثية</w:t>
            </w:r>
          </w:p>
          <w:p w14:paraId="52E9B69B" w14:textId="2840125E" w:rsidR="003F4633" w:rsidRPr="00D90040" w:rsidRDefault="00204188" w:rsidP="00244D7C">
            <w:pPr>
              <w:pStyle w:val="ListParagraph"/>
              <w:ind w:left="34"/>
              <w:jc w:val="center"/>
              <w:rPr>
                <w:sz w:val="28"/>
                <w:szCs w:val="28"/>
              </w:rPr>
            </w:pPr>
            <w:proofErr w:type="spellStart"/>
            <w:r>
              <w:rPr>
                <w:sz w:val="28"/>
                <w:szCs w:val="28"/>
              </w:rPr>
              <w:t>Nanophotonics</w:t>
            </w:r>
            <w:proofErr w:type="spellEnd"/>
            <w:r>
              <w:rPr>
                <w:sz w:val="28"/>
                <w:szCs w:val="28"/>
              </w:rPr>
              <w:t>, RF</w:t>
            </w:r>
          </w:p>
        </w:tc>
      </w:tr>
    </w:tbl>
    <w:p w14:paraId="4090B2A6" w14:textId="77777777" w:rsidR="003F4633" w:rsidRDefault="003F4633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3F4633" w14:paraId="6014B6BE" w14:textId="77777777" w:rsidTr="00CE1AD7">
        <w:trPr>
          <w:trHeight w:val="997"/>
        </w:trPr>
        <w:tc>
          <w:tcPr>
            <w:tcW w:w="8787" w:type="dxa"/>
          </w:tcPr>
          <w:p w14:paraId="0A226F3D" w14:textId="77777777" w:rsidR="003F4633" w:rsidRDefault="003F4633" w:rsidP="003F4633">
            <w:pPr>
              <w:pStyle w:val="Heading1"/>
              <w:bidi/>
            </w:pPr>
            <w:proofErr w:type="gramStart"/>
            <w:r w:rsidRPr="0095329A">
              <w:rPr>
                <w:rStyle w:val="Triangle"/>
                <w:color w:val="1F3864" w:themeColor="accent5" w:themeShade="80"/>
              </w:rPr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الدرجة</w:t>
            </w:r>
            <w:proofErr w:type="gramEnd"/>
            <w:r>
              <w:rPr>
                <w:rFonts w:hint="cs"/>
                <w:rtl/>
              </w:rPr>
              <w:t xml:space="preserve"> العلمية</w:t>
            </w:r>
          </w:p>
          <w:p w14:paraId="66121DF9" w14:textId="71BA0512" w:rsidR="003F4633" w:rsidRPr="00D90040" w:rsidRDefault="00204188" w:rsidP="009D0F17">
            <w:pPr>
              <w:pStyle w:val="ListParagraph"/>
              <w:numPr>
                <w:ilvl w:val="0"/>
                <w:numId w:val="0"/>
              </w:numPr>
              <w:ind w:left="34"/>
              <w:jc w:val="center"/>
              <w:rPr>
                <w:sz w:val="28"/>
                <w:szCs w:val="28"/>
                <w:rtl/>
                <w:lang w:bidi="ar-IQ"/>
              </w:rPr>
            </w:pPr>
            <w:r>
              <w:rPr>
                <w:rFonts w:hint="cs"/>
                <w:sz w:val="28"/>
                <w:szCs w:val="28"/>
                <w:rtl/>
                <w:lang w:bidi="ar-IQ"/>
              </w:rPr>
              <w:t>مدرس مساعد</w:t>
            </w:r>
          </w:p>
        </w:tc>
      </w:tr>
    </w:tbl>
    <w:p w14:paraId="15B37656" w14:textId="77777777" w:rsidR="003F4633" w:rsidRPr="004676D6" w:rsidRDefault="003F4633" w:rsidP="004676D6">
      <w:pPr>
        <w:rPr>
          <w:rtl/>
          <w:lang w:bidi="ar-IQ"/>
        </w:rPr>
      </w:pPr>
    </w:p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EC608A" w14:paraId="45C4F6B8" w14:textId="77777777" w:rsidTr="00CE1AD7">
        <w:trPr>
          <w:trHeight w:val="997"/>
        </w:trPr>
        <w:tc>
          <w:tcPr>
            <w:tcW w:w="8787" w:type="dxa"/>
          </w:tcPr>
          <w:p w14:paraId="20CF7685" w14:textId="77777777" w:rsidR="00EC608A" w:rsidRDefault="00EC608A" w:rsidP="00D14551">
            <w:pPr>
              <w:pStyle w:val="Heading1"/>
              <w:bidi/>
            </w:pPr>
            <w:proofErr w:type="gramStart"/>
            <w:r w:rsidRPr="0095329A">
              <w:rPr>
                <w:rStyle w:val="Triangle"/>
                <w:color w:val="1F3864" w:themeColor="accent5" w:themeShade="80"/>
              </w:rPr>
              <w:lastRenderedPageBreak/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</w:t>
            </w:r>
            <w:r w:rsidR="00C631D9">
              <w:rPr>
                <w:rFonts w:hint="cs"/>
                <w:rtl/>
              </w:rPr>
              <w:t>الأبحاث</w:t>
            </w:r>
            <w:proofErr w:type="gramEnd"/>
            <w:r w:rsidR="00D14551">
              <w:rPr>
                <w:rFonts w:hint="cs"/>
                <w:rtl/>
              </w:rPr>
              <w:t xml:space="preserve"> المنشورة</w:t>
            </w:r>
          </w:p>
          <w:p w14:paraId="420DC4B9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8"/>
                <w:szCs w:val="28"/>
              </w:rPr>
              <w:instrText xml:space="preserve">ADDIN Mendeley Bibliography CSL_BIBLIOGRAPHY </w:instrText>
            </w: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1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Abbas MN, Khaleel FA. Pre-low noise amplifier (LNA) filtering linearisation method for low-power ultra-wideband complementary metal oxide semiconductor LNA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IET J Eng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8:1-7.</w:t>
            </w:r>
          </w:p>
          <w:p w14:paraId="2540C0E7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2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Abbas MN, Khaleel FA. Mixed Linearity Improvement Techniques for Ultra-wideband Low Noise Amplifier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Int J Electr Comput Eng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8;8(4):2038-2045. doi:10.11591/ijece.v8i4.pp2038-2045</w:t>
            </w:r>
          </w:p>
          <w:p w14:paraId="403533A3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3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Khaleel F, Abbas MN. The Open Electrical &amp; Electronic On the Use of 6 th -Order Tunable Complementary Metal-Oxide- Semiconductor Varactor based Filter in Ultra-Wideband Low Noise Abstract :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Open Electr Electron Eng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8;12:21-33. doi:10.2174/1874129001812010021</w:t>
            </w:r>
          </w:p>
          <w:p w14:paraId="540AC643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4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Khaleel FA, Abbas MN. Tunable linearity enhancement for 180 nm complementary metal–oxide–semiconductor LNA with active feedback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J Eng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7;2017(7):312-317. doi:10.1049/joe.2017.0067</w:t>
            </w:r>
          </w:p>
          <w:p w14:paraId="3C64CE35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5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Khaleel FA, Abbas MN. Ultra low power and highly linearized LNA for V-band RF applications in 180 nm CMOS technology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IEICE Electron Express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7;14(5):1-7. doi:10.1587/elex.14.20170066</w:t>
            </w:r>
          </w:p>
          <w:p w14:paraId="0247A73E" w14:textId="77777777" w:rsid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6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ab/>
              <w:t xml:space="preserve">Abbas MN, Khaleel FA. Wide-range tunable subwavelength band-stop filter for the far- infrared wavelengths based on single-layer graphene sheet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Ukr J Phys Opt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2019;20(1):37-45.</w:t>
            </w:r>
          </w:p>
          <w:p w14:paraId="52028569" w14:textId="11E79CCA" w:rsidR="00C631D9" w:rsidRPr="00244D7C" w:rsidRDefault="00204188" w:rsidP="00204188">
            <w:pPr>
              <w:pStyle w:val="ListParagraph"/>
              <w:numPr>
                <w:ilvl w:val="0"/>
                <w:numId w:val="0"/>
              </w:numPr>
              <w:spacing w:before="60" w:after="60"/>
              <w:ind w:left="595"/>
              <w:rPr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fldChar w:fldCharType="end"/>
            </w:r>
          </w:p>
        </w:tc>
      </w:tr>
    </w:tbl>
    <w:p w14:paraId="3039C810" w14:textId="77777777" w:rsidR="004676D6" w:rsidRPr="004676D6" w:rsidRDefault="004676D6" w:rsidP="004676D6"/>
    <w:p w14:paraId="33BCD1C6" w14:textId="77777777" w:rsidR="004676D6" w:rsidRPr="004676D6" w:rsidRDefault="004676D6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6C5D8E" w14:paraId="6D71BEBA" w14:textId="77777777" w:rsidTr="00CE1AD7">
        <w:trPr>
          <w:trHeight w:val="997"/>
        </w:trPr>
        <w:tc>
          <w:tcPr>
            <w:tcW w:w="8787" w:type="dxa"/>
          </w:tcPr>
          <w:p w14:paraId="6DC8691A" w14:textId="77777777" w:rsidR="006C5D8E" w:rsidRDefault="006C5D8E" w:rsidP="006C5D8E">
            <w:pPr>
              <w:pStyle w:val="Heading1"/>
              <w:bidi/>
            </w:pPr>
            <w:proofErr w:type="gramStart"/>
            <w:r w:rsidRPr="0095329A">
              <w:rPr>
                <w:rStyle w:val="Triangle"/>
                <w:color w:val="1F3864" w:themeColor="accent5" w:themeShade="80"/>
              </w:rPr>
              <w:lastRenderedPageBreak/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الكتب</w:t>
            </w:r>
            <w:proofErr w:type="gramEnd"/>
            <w:r>
              <w:rPr>
                <w:rFonts w:hint="cs"/>
                <w:rtl/>
              </w:rPr>
              <w:t xml:space="preserve"> والمؤلفات</w:t>
            </w:r>
          </w:p>
          <w:p w14:paraId="3C74F1EC" w14:textId="1E9A9AFD" w:rsidR="006C5D8E" w:rsidRPr="00204188" w:rsidRDefault="00204188" w:rsidP="00204188">
            <w:pPr>
              <w:widowControl w:val="0"/>
              <w:autoSpaceDE w:val="0"/>
              <w:autoSpaceDN w:val="0"/>
              <w:adjustRightInd w:val="0"/>
              <w:spacing w:line="240" w:lineRule="auto"/>
              <w:ind w:left="640" w:hanging="640"/>
              <w:rPr>
                <w:rFonts w:ascii="Times New Roman" w:hAnsi="Times New Roman" w:cs="Times New Roman"/>
                <w:noProof/>
                <w:sz w:val="28"/>
              </w:rPr>
            </w:pPr>
            <w:r>
              <w:rPr>
                <w:rFonts w:ascii="Times New Roman" w:hAnsi="Times New Roman" w:cs="Times New Roman"/>
                <w:noProof/>
                <w:sz w:val="28"/>
                <w:szCs w:val="24"/>
                <w:lang w:val="en-GB"/>
              </w:rPr>
              <w:t xml:space="preserve">1. 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 xml:space="preserve">Khaleel FA, Abbas MN. </w:t>
            </w:r>
            <w:r>
              <w:rPr>
                <w:rFonts w:ascii="Times New Roman" w:hAnsi="Times New Roman" w:cs="Times New Roman"/>
                <w:i/>
                <w:iCs/>
                <w:noProof/>
                <w:sz w:val="28"/>
                <w:szCs w:val="24"/>
              </w:rPr>
              <w:t>Design and Simulation of Improved Linearity CMOS Low Noise Amplifier</w:t>
            </w:r>
            <w:r>
              <w:rPr>
                <w:rFonts w:ascii="Times New Roman" w:hAnsi="Times New Roman" w:cs="Times New Roman"/>
                <w:noProof/>
                <w:sz w:val="28"/>
                <w:szCs w:val="24"/>
              </w:rPr>
              <w:t>. LAP LAMBERT Academic Publishing; 2017.</w:t>
            </w:r>
          </w:p>
        </w:tc>
      </w:tr>
    </w:tbl>
    <w:p w14:paraId="3FAED729" w14:textId="77777777" w:rsidR="004676D6" w:rsidRPr="004676D6" w:rsidRDefault="004676D6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9419FE" w14:paraId="5F2B50ED" w14:textId="77777777" w:rsidTr="00CE1AD7">
        <w:trPr>
          <w:trHeight w:val="997"/>
        </w:trPr>
        <w:tc>
          <w:tcPr>
            <w:tcW w:w="8787" w:type="dxa"/>
          </w:tcPr>
          <w:p w14:paraId="318127D2" w14:textId="77777777" w:rsidR="009419FE" w:rsidRDefault="009419FE" w:rsidP="009419FE">
            <w:pPr>
              <w:pStyle w:val="Heading1"/>
              <w:bidi/>
            </w:pPr>
            <w:proofErr w:type="gramStart"/>
            <w:r w:rsidRPr="0095329A">
              <w:rPr>
                <w:rStyle w:val="Triangle"/>
                <w:color w:val="1F3864" w:themeColor="accent5" w:themeShade="80"/>
              </w:rPr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رسائل</w:t>
            </w:r>
            <w:proofErr w:type="gramEnd"/>
            <w:r>
              <w:rPr>
                <w:rFonts w:hint="cs"/>
                <w:rtl/>
              </w:rPr>
              <w:t xml:space="preserve"> الماجستير الذي اشرف عليها</w:t>
            </w:r>
          </w:p>
          <w:p w14:paraId="42E17AA8" w14:textId="77777777" w:rsidR="009419FE" w:rsidRPr="006C5D8E" w:rsidRDefault="009D0F17" w:rsidP="00CE1AD7">
            <w:pPr>
              <w:pStyle w:val="ListParagraph"/>
              <w:numPr>
                <w:ilvl w:val="0"/>
                <w:numId w:val="2"/>
              </w:numPr>
              <w:spacing w:before="60" w:after="60"/>
              <w:ind w:left="595" w:hanging="357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N/A</w:t>
            </w:r>
          </w:p>
        </w:tc>
      </w:tr>
    </w:tbl>
    <w:p w14:paraId="1BCC8265" w14:textId="77777777" w:rsidR="004676D6" w:rsidRPr="004676D6" w:rsidRDefault="004676D6" w:rsidP="004676D6"/>
    <w:tbl>
      <w:tblPr>
        <w:bidiVisual/>
        <w:tblW w:w="5000" w:type="pct"/>
        <w:tblLayout w:type="fixed"/>
        <w:tblLook w:val="0600" w:firstRow="0" w:lastRow="0" w:firstColumn="0" w:lastColumn="0" w:noHBand="1" w:noVBand="1"/>
      </w:tblPr>
      <w:tblGrid>
        <w:gridCol w:w="8787"/>
      </w:tblGrid>
      <w:tr w:rsidR="009419FE" w14:paraId="784068A4" w14:textId="77777777" w:rsidTr="00CE1AD7">
        <w:trPr>
          <w:trHeight w:val="997"/>
        </w:trPr>
        <w:tc>
          <w:tcPr>
            <w:tcW w:w="8787" w:type="dxa"/>
          </w:tcPr>
          <w:p w14:paraId="0FB31E8F" w14:textId="77777777" w:rsidR="009419FE" w:rsidRDefault="009419FE" w:rsidP="003B1403">
            <w:pPr>
              <w:pStyle w:val="Heading1"/>
              <w:bidi/>
            </w:pPr>
            <w:proofErr w:type="gramStart"/>
            <w:r w:rsidRPr="0095329A">
              <w:rPr>
                <w:rStyle w:val="Triangle"/>
                <w:color w:val="1F3864" w:themeColor="accent5" w:themeShade="80"/>
              </w:rPr>
              <w:t>▼</w:t>
            </w:r>
            <w:r w:rsidRPr="00793CBE">
              <w:t xml:space="preserve"> </w:t>
            </w:r>
            <w:r>
              <w:rPr>
                <w:rFonts w:hint="cs"/>
                <w:rtl/>
              </w:rPr>
              <w:t xml:space="preserve"> </w:t>
            </w:r>
            <w:r w:rsidR="003B1403">
              <w:rPr>
                <w:rFonts w:hint="cs"/>
                <w:rtl/>
              </w:rPr>
              <w:t>اطاريح</w:t>
            </w:r>
            <w:proofErr w:type="gramEnd"/>
            <w:r w:rsidR="003B1403">
              <w:rPr>
                <w:rFonts w:hint="cs"/>
                <w:rtl/>
              </w:rPr>
              <w:t xml:space="preserve"> الدكتوراه</w:t>
            </w:r>
            <w:r>
              <w:rPr>
                <w:rFonts w:hint="cs"/>
                <w:rtl/>
              </w:rPr>
              <w:t xml:space="preserve"> الذي اشرف عليها</w:t>
            </w:r>
          </w:p>
          <w:p w14:paraId="65A7FA76" w14:textId="77777777" w:rsidR="009419FE" w:rsidRPr="006C5D8E" w:rsidRDefault="009D0F17" w:rsidP="00CE1AD7">
            <w:pPr>
              <w:pStyle w:val="ListParagraph"/>
              <w:numPr>
                <w:ilvl w:val="0"/>
                <w:numId w:val="2"/>
              </w:numPr>
              <w:spacing w:before="60" w:after="60"/>
              <w:ind w:left="595" w:hanging="357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N/A N/A</w:t>
            </w:r>
          </w:p>
        </w:tc>
      </w:tr>
    </w:tbl>
    <w:p w14:paraId="59FB4B5F" w14:textId="77777777" w:rsidR="004676D6" w:rsidRPr="004676D6" w:rsidRDefault="004676D6" w:rsidP="004676D6"/>
    <w:p w14:paraId="188755A7" w14:textId="77777777" w:rsidR="004676D6" w:rsidRPr="004676D6" w:rsidRDefault="004676D6" w:rsidP="004676D6"/>
    <w:p w14:paraId="1AEDAEDA" w14:textId="77777777" w:rsidR="004676D6" w:rsidRPr="004676D6" w:rsidRDefault="004676D6" w:rsidP="004676D6"/>
    <w:p w14:paraId="2B59AA1A" w14:textId="77777777" w:rsidR="004676D6" w:rsidRPr="004676D6" w:rsidRDefault="004676D6" w:rsidP="004676D6"/>
    <w:p w14:paraId="29DF772C" w14:textId="77777777" w:rsidR="004676D6" w:rsidRPr="004676D6" w:rsidRDefault="004676D6" w:rsidP="004676D6"/>
    <w:p w14:paraId="7CEB90A6" w14:textId="77777777" w:rsidR="00E421C5" w:rsidRPr="004676D6" w:rsidRDefault="004676D6" w:rsidP="004676D6">
      <w:pPr>
        <w:tabs>
          <w:tab w:val="left" w:pos="5477"/>
        </w:tabs>
      </w:pPr>
      <w:r>
        <w:tab/>
      </w:r>
    </w:p>
    <w:sectPr w:rsidR="00E421C5" w:rsidRPr="004676D6" w:rsidSect="00137B53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7" w:h="16840" w:code="9"/>
      <w:pgMar w:top="1418" w:right="1418" w:bottom="1418" w:left="1418" w:header="720" w:footer="720" w:gutter="284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3AE7C3" w14:textId="77777777" w:rsidR="00FA3448" w:rsidRDefault="00FA3448" w:rsidP="00DA33C3">
      <w:pPr>
        <w:spacing w:after="0" w:line="240" w:lineRule="auto"/>
      </w:pPr>
      <w:r>
        <w:separator/>
      </w:r>
    </w:p>
  </w:endnote>
  <w:endnote w:type="continuationSeparator" w:id="0">
    <w:p w14:paraId="3243FB94" w14:textId="77777777" w:rsidR="00FA3448" w:rsidRDefault="00FA3448" w:rsidP="00DA33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A5A895" w14:textId="77777777" w:rsidR="00874980" w:rsidRDefault="0087498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974E4E" w14:textId="77777777" w:rsidR="004676D6" w:rsidRDefault="000F04B0">
    <w:pPr>
      <w:pStyle w:val="Footer"/>
    </w:pPr>
    <w:r>
      <w:rPr>
        <w:noProof/>
        <w:color w:val="808080" w:themeColor="background1" w:themeShade="80"/>
      </w:rPr>
      <mc:AlternateContent>
        <mc:Choice Requires="wpg">
          <w:drawing>
            <wp:anchor distT="0" distB="0" distL="0" distR="0" simplePos="0" relativeHeight="251660288" behindDoc="0" locked="0" layoutInCell="1" allowOverlap="1" wp14:anchorId="4BA70B4A" wp14:editId="6268EB60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9972675</wp:posOffset>
                  </wp:positionV>
                </mc:Fallback>
              </mc:AlternateContent>
              <wp:extent cx="5943600" cy="320040"/>
              <wp:effectExtent l="0" t="0" r="1905" b="3810"/>
              <wp:wrapSquare wrapText="bothSides"/>
              <wp:docPr id="37" name="Group 3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38" name="Rectangle 38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50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9" name="Text Box 39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sdt>
                            <w:sdtPr>
                              <w:rPr>
                                <w:color w:val="7F7F7F" w:themeColor="text1" w:themeTint="80"/>
                              </w:rPr>
                              <w:alias w:val="Date"/>
                              <w:tag w:val=""/>
                              <w:id w:val="-1063724354"/>
                              <w:dataBinding w:prefixMappings="xmlns:ns0='http://schemas.microsoft.com/office/2006/coverPageProps' " w:xpath="/ns0:CoverPageProperties[1]/ns0:PublishDate[1]" w:storeItemID="{55AF091B-3C7A-41E3-B477-F2FDAA23CFDA}"/>
                              <w:date w:fullDate="2019-03-21T00:00:00Z">
                                <w:dateFormat w:val="MMMM d, 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Content>
                              <w:p w14:paraId="3FB34687" w14:textId="77777777" w:rsidR="000F04B0" w:rsidRDefault="000F04B0">
                                <w:pPr>
                                  <w:jc w:val="right"/>
                                  <w:rPr>
                                    <w:color w:val="7F7F7F" w:themeColor="text1" w:themeTint="80"/>
                                  </w:rPr>
                                </w:pPr>
                                <w:r>
                                  <w:rPr>
                                    <w:color w:val="7F7F7F" w:themeColor="text1" w:themeTint="80"/>
                                  </w:rPr>
                                  <w:t>March 21, 2019</w:t>
                                </w:r>
                              </w:p>
                            </w:sdtContent>
                          </w:sdt>
                          <w:p w14:paraId="5BA58833" w14:textId="77777777" w:rsidR="000F04B0" w:rsidRDefault="000F04B0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4BA70B4A" id="Group 37" o:spid="_x0000_s1026" style="position:absolute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">
              <v:rect id="Rectangle 38" o:spid="_x0000_s1027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" fillcolor="#1f3763 [1608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9" o:spid="_x0000_s1028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" filled="f" stroked="f" strokeweight=".5pt">
                <v:textbox inset=",,,0">
                  <w:txbxContent>
                    <w:sdt>
                      <w:sdtPr>
                        <w:rPr>
                          <w:color w:val="7F7F7F" w:themeColor="text1" w:themeTint="80"/>
                        </w:rPr>
                        <w:alias w:val="Date"/>
                        <w:tag w:val=""/>
                        <w:id w:val="-1063724354"/>
                        <w:dataBinding w:prefixMappings="xmlns:ns0='http://schemas.microsoft.com/office/2006/coverPageProps' " w:xpath="/ns0:CoverPageProperties[1]/ns0:PublishDate[1]" w:storeItemID="{55AF091B-3C7A-41E3-B477-F2FDAA23CFDA}"/>
                        <w:date w:fullDate="2019-03-21T00:00:00Z">
                          <w:dateFormat w:val="MMMM d, yyyy"/>
                          <w:lid w:val="en-US"/>
                          <w:storeMappedDataAs w:val="dateTime"/>
                          <w:calendar w:val="gregorian"/>
                        </w:date>
                      </w:sdtPr>
                      <w:sdtEndPr/>
                      <w:sdtContent>
                        <w:p w14:paraId="3FB34687" w14:textId="77777777" w:rsidR="000F04B0" w:rsidRDefault="000F04B0">
                          <w:pPr>
                            <w:jc w:val="right"/>
                            <w:rPr>
                              <w:color w:val="7F7F7F" w:themeColor="text1" w:themeTint="80"/>
                            </w:rPr>
                          </w:pPr>
                          <w:r>
                            <w:rPr>
                              <w:color w:val="7F7F7F" w:themeColor="text1" w:themeTint="80"/>
                            </w:rPr>
                            <w:t>March 21, 2019</w:t>
                          </w:r>
                        </w:p>
                      </w:sdtContent>
                    </w:sdt>
                    <w:p w14:paraId="5BA58833" w14:textId="77777777" w:rsidR="000F04B0" w:rsidRDefault="000F04B0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6E1AA561" wp14:editId="0F475C79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9972675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40" name="Rectangle 4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accent5">
                          <a:lumMod val="50000"/>
                        </a:schemeClr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228E888F" w14:textId="77777777" w:rsidR="000F04B0" w:rsidRDefault="000F04B0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begin"/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instrText xml:space="preserve"> PAGE   \* MERGEFORMAT </w:instrText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separate"/>
                          </w:r>
                          <w:r w:rsidR="00937734"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t>1</w:t>
                          </w:r>
                          <w:r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6E1AA561" id="Rectangle 40" o:spid="_x0000_s1029" style="position:absolute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" fillcolor="#1f3763 [1608]" stroked="f" strokeweight="3pt">
              <v:textbox>
                <w:txbxContent>
                  <w:p w14:paraId="228E888F" w14:textId="77777777" w:rsidR="000F04B0" w:rsidRDefault="000F04B0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begin"/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instrText xml:space="preserve"> PAGE   \* MERGEFORMAT </w:instrText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separate"/>
                    </w:r>
                    <w:r w:rsidR="00937734"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t>1</w:t>
                    </w:r>
                    <w:r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CA17CE" w14:textId="77777777" w:rsidR="00874980" w:rsidRDefault="008749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903237" w14:textId="77777777" w:rsidR="00FA3448" w:rsidRDefault="00FA3448" w:rsidP="00DA33C3">
      <w:pPr>
        <w:spacing w:after="0" w:line="240" w:lineRule="auto"/>
      </w:pPr>
      <w:r>
        <w:separator/>
      </w:r>
    </w:p>
  </w:footnote>
  <w:footnote w:type="continuationSeparator" w:id="0">
    <w:p w14:paraId="3BC4D48C" w14:textId="77777777" w:rsidR="00FA3448" w:rsidRDefault="00FA3448" w:rsidP="00DA33C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D1E32B" w14:textId="77777777" w:rsidR="00874980" w:rsidRDefault="0087498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bidiVisual/>
      <w:tblW w:w="5000" w:type="pct"/>
      <w:tblLayout w:type="fixed"/>
      <w:tblLook w:val="0600" w:firstRow="0" w:lastRow="0" w:firstColumn="0" w:lastColumn="0" w:noHBand="1" w:noVBand="1"/>
    </w:tblPr>
    <w:tblGrid>
      <w:gridCol w:w="1416"/>
      <w:gridCol w:w="425"/>
      <w:gridCol w:w="1276"/>
      <w:gridCol w:w="71"/>
      <w:gridCol w:w="3189"/>
      <w:gridCol w:w="850"/>
      <w:gridCol w:w="1560"/>
    </w:tblGrid>
    <w:tr w:rsidR="00DA33C3" w:rsidRPr="003740A3" w14:paraId="076BE727" w14:textId="77777777" w:rsidTr="00982EB9">
      <w:trPr>
        <w:trHeight w:val="858"/>
      </w:trPr>
      <w:tc>
        <w:tcPr>
          <w:tcW w:w="1416" w:type="dxa"/>
          <w:vAlign w:val="center"/>
        </w:tcPr>
        <w:p w14:paraId="21D0C5CC" w14:textId="77777777" w:rsidR="00DA33C3" w:rsidRPr="003740A3" w:rsidRDefault="00DA33C3" w:rsidP="00DA33C3">
          <w:pPr>
            <w:bidi/>
          </w:pPr>
          <w:r w:rsidRPr="003F2A19">
            <w:rPr>
              <w:noProof/>
            </w:rPr>
            <w:drawing>
              <wp:inline distT="0" distB="0" distL="0" distR="0" wp14:anchorId="39168E52" wp14:editId="315EB309">
                <wp:extent cx="583337" cy="576943"/>
                <wp:effectExtent l="0" t="0" r="7620" b="0"/>
                <wp:docPr id="1" name="Picture 1" descr="D:\Lecturing\Exam Forms\University of Baghdad Logo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D:\Lecturing\Exam Forms\University of Baghdad Logo.jpg"/>
                        <pic:cNvPicPr>
                          <a:picLocks noChangeAspect="1" noChangeArrowheads="1"/>
                        </pic:cNvPicPr>
                      </pic:nvPicPr>
                      <pic:blipFill rotWithShape="1"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8218" t="6855" r="6575" b="5580"/>
                        <a:stretch/>
                      </pic:blipFill>
                      <pic:spPr bwMode="auto">
                        <a:xfrm>
                          <a:off x="0" y="0"/>
                          <a:ext cx="583337" cy="576943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811" w:type="dxa"/>
          <w:gridSpan w:val="5"/>
          <w:vAlign w:val="center"/>
        </w:tcPr>
        <w:p w14:paraId="6140F228" w14:textId="77777777" w:rsidR="00DA33C3" w:rsidRDefault="00DA33C3" w:rsidP="00DA33C3">
          <w:pPr>
            <w:pStyle w:val="Title"/>
            <w:bidi/>
            <w:spacing w:before="40" w:after="40"/>
            <w:ind w:left="32"/>
            <w:contextualSpacing w:val="0"/>
            <w:jc w:val="center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 w:rsidRPr="00C53BC2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سيرة الذاتية</w:t>
          </w:r>
          <w:r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 لاعضاء الهيئة </w:t>
          </w:r>
          <w:r w:rsidR="0059007B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التدريسية في قسم الهندسة </w:t>
          </w:r>
        </w:p>
        <w:p w14:paraId="1396DA93" w14:textId="77777777" w:rsidR="00DA33C3" w:rsidRPr="00E62594" w:rsidRDefault="00DA33C3" w:rsidP="004676D6">
          <w:pPr>
            <w:bidi/>
            <w:spacing w:after="0"/>
            <w:jc w:val="center"/>
            <w:rPr>
              <w:rFonts w:asciiTheme="majorHAnsi" w:eastAsiaTheme="majorEastAsia" w:hAnsiTheme="majorHAnsi" w:cstheme="majorBidi"/>
              <w:bCs/>
              <w:color w:val="1F3864" w:themeColor="accent5" w:themeShade="80"/>
              <w:kern w:val="28"/>
              <w:sz w:val="24"/>
              <w:rtl/>
            </w:rPr>
          </w:pPr>
          <w:r w:rsidRPr="00E62594">
            <w:rPr>
              <w:rFonts w:asciiTheme="majorHAnsi" w:eastAsiaTheme="majorEastAsia" w:hAnsiTheme="majorHAnsi" w:cstheme="majorBidi" w:hint="cs"/>
              <w:bCs/>
              <w:color w:val="1F3864" w:themeColor="accent5" w:themeShade="80"/>
              <w:kern w:val="28"/>
              <w:sz w:val="24"/>
              <w:rtl/>
            </w:rPr>
            <w:t xml:space="preserve">كلية الهندسة </w:t>
          </w:r>
          <w:r>
            <w:rPr>
              <w:rFonts w:asciiTheme="majorHAnsi" w:eastAsiaTheme="majorEastAsia" w:hAnsiTheme="majorHAnsi" w:cstheme="majorBidi" w:hint="cs"/>
              <w:bCs/>
              <w:color w:val="1F3864" w:themeColor="accent5" w:themeShade="80"/>
              <w:kern w:val="28"/>
              <w:sz w:val="24"/>
              <w:rtl/>
            </w:rPr>
            <w:t>| جامعة بغداد</w:t>
          </w:r>
        </w:p>
      </w:tc>
      <w:tc>
        <w:tcPr>
          <w:tcW w:w="1560" w:type="dxa"/>
          <w:vAlign w:val="center"/>
        </w:tcPr>
        <w:p w14:paraId="1D4BFE6A" w14:textId="77777777" w:rsidR="00DA33C3" w:rsidRPr="003740A3" w:rsidRDefault="00DA33C3" w:rsidP="00DA33C3">
          <w:pPr>
            <w:bidi/>
            <w:jc w:val="right"/>
          </w:pPr>
          <w:r w:rsidRPr="000338E9">
            <w:rPr>
              <w:rFonts w:ascii="Century Schoolbook" w:hAnsi="Century Schoolbook"/>
              <w:b/>
              <w:bCs/>
              <w:smallCaps/>
              <w:noProof/>
              <w:sz w:val="28"/>
              <w:szCs w:val="28"/>
            </w:rPr>
            <w:drawing>
              <wp:inline distT="0" distB="0" distL="0" distR="0" wp14:anchorId="1907328B" wp14:editId="442AC2E8">
                <wp:extent cx="577769" cy="576000"/>
                <wp:effectExtent l="0" t="0" r="0" b="0"/>
                <wp:docPr id="9" name="Picture 9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H:\Civil Engineering Department\Logos and Stamps\Civil Engineering Stamps(jpeg  Format)\Civil Engineering Logo_Final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77769" cy="576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  <w:tr w:rsidR="00DA33C3" w:rsidRPr="00E62594" w14:paraId="4B4415BC" w14:textId="77777777" w:rsidTr="00DA33C3">
      <w:trPr>
        <w:trHeight w:val="425"/>
      </w:trPr>
      <w:tc>
        <w:tcPr>
          <w:tcW w:w="6377" w:type="dxa"/>
          <w:gridSpan w:val="5"/>
          <w:vAlign w:val="center"/>
        </w:tcPr>
        <w:p w14:paraId="518F70F3" w14:textId="77777777" w:rsidR="00DA33C3" w:rsidRPr="00E62594" w:rsidRDefault="00DA33C3" w:rsidP="00DA33C3">
          <w:pPr>
            <w:pStyle w:val="Title"/>
            <w:bidi/>
            <w:spacing w:before="40" w:after="40"/>
            <w:ind w:left="32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</w:rPr>
          </w:pPr>
        </w:p>
      </w:tc>
      <w:tc>
        <w:tcPr>
          <w:tcW w:w="2410" w:type="dxa"/>
          <w:gridSpan w:val="2"/>
          <w:vMerge w:val="restart"/>
          <w:tcBorders>
            <w:left w:val="nil"/>
          </w:tcBorders>
          <w:vAlign w:val="center"/>
        </w:tcPr>
        <w:p w14:paraId="06ECF372" w14:textId="77777777" w:rsidR="00DA33C3" w:rsidRPr="00E62594" w:rsidRDefault="00DA33C3" w:rsidP="00DA33C3">
          <w:pPr>
            <w:pStyle w:val="Title"/>
            <w:bidi/>
            <w:spacing w:after="0"/>
            <w:jc w:val="center"/>
            <w:rPr>
              <w:b w:val="0"/>
              <w:bCs/>
              <w:color w:val="1F3864" w:themeColor="accent5" w:themeShade="80"/>
              <w:sz w:val="24"/>
              <w:szCs w:val="24"/>
            </w:rPr>
          </w:pPr>
          <w:r>
            <w:rPr>
              <w:noProof/>
            </w:rPr>
            <w:drawing>
              <wp:inline distT="0" distB="0" distL="0" distR="0" wp14:anchorId="378411E7" wp14:editId="6F131DCD">
                <wp:extent cx="721810" cy="992489"/>
                <wp:effectExtent l="0" t="0" r="2540" b="0"/>
                <wp:docPr id="3" name="Picture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Chinese passport photo requirements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3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21810" cy="992489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</w:tr>
    <w:tr w:rsidR="00DA33C3" w:rsidRPr="004D5DE7" w14:paraId="45181ADE" w14:textId="77777777" w:rsidTr="00DA33C3">
      <w:trPr>
        <w:trHeight w:val="424"/>
      </w:trPr>
      <w:tc>
        <w:tcPr>
          <w:tcW w:w="6377" w:type="dxa"/>
          <w:gridSpan w:val="5"/>
          <w:vAlign w:val="center"/>
        </w:tcPr>
        <w:p w14:paraId="0E02A56A" w14:textId="31ABAA85" w:rsidR="00DA33C3" w:rsidRPr="004D5DE7" w:rsidRDefault="00874980" w:rsidP="0059007B">
          <w:pPr>
            <w:pStyle w:val="Title"/>
            <w:bidi/>
            <w:ind w:left="32"/>
            <w:rPr>
              <w:b w:val="0"/>
              <w:bCs/>
              <w:color w:val="1F3864" w:themeColor="accent5" w:themeShade="80"/>
            </w:rPr>
          </w:pPr>
          <w:r>
            <w:rPr>
              <w:rFonts w:hint="cs"/>
              <w:b w:val="0"/>
              <w:bCs/>
              <w:color w:val="1F3864" w:themeColor="accent5" w:themeShade="80"/>
              <w:rtl/>
            </w:rPr>
            <w:t xml:space="preserve">م.د. </w:t>
          </w:r>
          <w:r w:rsidR="00204188">
            <w:rPr>
              <w:rFonts w:hint="cs"/>
              <w:b w:val="0"/>
              <w:bCs/>
              <w:color w:val="1F3864" w:themeColor="accent5" w:themeShade="80"/>
              <w:rtl/>
            </w:rPr>
            <w:t>فاروق عبد الغفور خليل رديف</w:t>
          </w:r>
        </w:p>
      </w:tc>
      <w:tc>
        <w:tcPr>
          <w:tcW w:w="2410" w:type="dxa"/>
          <w:gridSpan w:val="2"/>
          <w:vMerge/>
          <w:tcBorders>
            <w:left w:val="nil"/>
          </w:tcBorders>
          <w:vAlign w:val="center"/>
        </w:tcPr>
        <w:p w14:paraId="16909E5D" w14:textId="77777777" w:rsidR="00DA33C3" w:rsidRPr="004D5DE7" w:rsidRDefault="00DA33C3" w:rsidP="00DA33C3">
          <w:pPr>
            <w:pStyle w:val="Title"/>
            <w:bidi/>
            <w:spacing w:after="0"/>
            <w:jc w:val="center"/>
            <w:rPr>
              <w:b w:val="0"/>
              <w:bCs/>
              <w:color w:val="1F3864" w:themeColor="accent5" w:themeShade="80"/>
            </w:rPr>
          </w:pPr>
        </w:p>
      </w:tc>
    </w:tr>
    <w:tr w:rsidR="00DA33C3" w:rsidRPr="004D5DE7" w14:paraId="5C8B120D" w14:textId="77777777" w:rsidTr="00DA33C3">
      <w:trPr>
        <w:trHeight w:val="117"/>
      </w:trPr>
      <w:tc>
        <w:tcPr>
          <w:tcW w:w="3188" w:type="dxa"/>
          <w:gridSpan w:val="4"/>
          <w:vAlign w:val="center"/>
        </w:tcPr>
        <w:p w14:paraId="3FD3270C" w14:textId="285C6ECA" w:rsidR="00DA33C3" w:rsidRDefault="00DA33C3" w:rsidP="0059007B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ماجستير في الهندسة </w:t>
          </w:r>
          <w:r w:rsidR="00204188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كهربائية</w:t>
          </w:r>
        </w:p>
      </w:tc>
      <w:tc>
        <w:tcPr>
          <w:tcW w:w="3189" w:type="dxa"/>
          <w:vAlign w:val="center"/>
        </w:tcPr>
        <w:p w14:paraId="228DC417" w14:textId="5B5CCE72" w:rsidR="00DA33C3" w:rsidRDefault="0059007B" w:rsidP="00DA33C3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>
            <w:rPr>
              <w:rFonts w:cs="Times New Roman"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تخصص</w:t>
          </w:r>
          <w:r w:rsidR="00204188">
            <w:rPr>
              <w:rFonts w:cs="Times New Roman"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 الكترونيك واتصالات</w:t>
          </w:r>
        </w:p>
      </w:tc>
      <w:tc>
        <w:tcPr>
          <w:tcW w:w="2410" w:type="dxa"/>
          <w:gridSpan w:val="2"/>
          <w:vMerge/>
          <w:tcBorders>
            <w:left w:val="nil"/>
          </w:tcBorders>
          <w:vAlign w:val="center"/>
        </w:tcPr>
        <w:p w14:paraId="33A859D5" w14:textId="77777777" w:rsidR="00DA33C3" w:rsidRPr="004D5DE7" w:rsidRDefault="00DA33C3" w:rsidP="00DA33C3">
          <w:pPr>
            <w:pStyle w:val="Title"/>
            <w:bidi/>
            <w:spacing w:before="40" w:after="40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</w:p>
      </w:tc>
    </w:tr>
    <w:tr w:rsidR="00DA33C3" w:rsidRPr="004D5DE7" w14:paraId="67E9DE0B" w14:textId="77777777" w:rsidTr="00DA33C3">
      <w:trPr>
        <w:trHeight w:val="423"/>
      </w:trPr>
      <w:tc>
        <w:tcPr>
          <w:tcW w:w="1841" w:type="dxa"/>
          <w:gridSpan w:val="2"/>
          <w:vAlign w:val="center"/>
        </w:tcPr>
        <w:p w14:paraId="5E40561C" w14:textId="7A30AB6A" w:rsidR="00DA33C3" w:rsidRPr="004D5DE7" w:rsidRDefault="00DA33C3" w:rsidP="0059007B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  <w:lang w:bidi="ar-IQ"/>
            </w:rPr>
          </w:pPr>
          <w:r w:rsidRPr="004D5DE7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 xml:space="preserve">قسم الهندسة </w:t>
          </w:r>
          <w:r w:rsidR="00204188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كهربائية</w:t>
          </w:r>
        </w:p>
      </w:tc>
      <w:tc>
        <w:tcPr>
          <w:tcW w:w="1276" w:type="dxa"/>
          <w:vAlign w:val="center"/>
        </w:tcPr>
        <w:p w14:paraId="653464C2" w14:textId="77777777" w:rsidR="00DA33C3" w:rsidRPr="004D5DE7" w:rsidRDefault="00DA33C3" w:rsidP="00DA33C3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 w:rsidRPr="004D5DE7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كلية الهندسة</w:t>
          </w:r>
        </w:p>
      </w:tc>
      <w:tc>
        <w:tcPr>
          <w:tcW w:w="3260" w:type="dxa"/>
          <w:gridSpan w:val="2"/>
          <w:vAlign w:val="center"/>
        </w:tcPr>
        <w:p w14:paraId="260A5898" w14:textId="77777777" w:rsidR="00DA33C3" w:rsidRPr="004D5DE7" w:rsidRDefault="00DA33C3" w:rsidP="00DA33C3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 w:rsidRPr="004D5DE7"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جامعة بغداد</w:t>
          </w:r>
        </w:p>
      </w:tc>
      <w:tc>
        <w:tcPr>
          <w:tcW w:w="2410" w:type="dxa"/>
          <w:gridSpan w:val="2"/>
          <w:vMerge/>
          <w:tcBorders>
            <w:left w:val="nil"/>
          </w:tcBorders>
          <w:vAlign w:val="center"/>
        </w:tcPr>
        <w:p w14:paraId="75F58B31" w14:textId="77777777" w:rsidR="00DA33C3" w:rsidRPr="004D5DE7" w:rsidRDefault="00DA33C3" w:rsidP="00DA33C3">
          <w:pPr>
            <w:pStyle w:val="Title"/>
            <w:bidi/>
            <w:spacing w:before="40" w:after="40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</w:p>
      </w:tc>
    </w:tr>
    <w:tr w:rsidR="00DA33C3" w:rsidRPr="004D5DE7" w14:paraId="73D61391" w14:textId="77777777" w:rsidTr="00DA33C3">
      <w:trPr>
        <w:trHeight w:val="367"/>
      </w:trPr>
      <w:tc>
        <w:tcPr>
          <w:tcW w:w="6377" w:type="dxa"/>
          <w:gridSpan w:val="5"/>
          <w:vAlign w:val="center"/>
        </w:tcPr>
        <w:p w14:paraId="11F846F5" w14:textId="77777777" w:rsidR="00DA33C3" w:rsidRPr="004D5DE7" w:rsidRDefault="00DA33C3" w:rsidP="00DA33C3">
          <w:pPr>
            <w:pStyle w:val="Title"/>
            <w:bidi/>
            <w:spacing w:before="40" w:after="40"/>
            <w:ind w:left="34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  <w:r>
            <w:rPr>
              <w:rFonts w:hint="cs"/>
              <w:b w:val="0"/>
              <w:bCs/>
              <w:color w:val="1F3864" w:themeColor="accent5" w:themeShade="80"/>
              <w:sz w:val="24"/>
              <w:szCs w:val="24"/>
              <w:rtl/>
            </w:rPr>
            <w:t>البريد الاليكتروني الرسمي</w:t>
          </w:r>
        </w:p>
      </w:tc>
      <w:tc>
        <w:tcPr>
          <w:tcW w:w="2410" w:type="dxa"/>
          <w:gridSpan w:val="2"/>
          <w:vMerge/>
          <w:tcBorders>
            <w:left w:val="nil"/>
          </w:tcBorders>
          <w:vAlign w:val="center"/>
        </w:tcPr>
        <w:p w14:paraId="7CC6DB40" w14:textId="77777777" w:rsidR="00DA33C3" w:rsidRPr="004D5DE7" w:rsidRDefault="00DA33C3" w:rsidP="00DA33C3">
          <w:pPr>
            <w:pStyle w:val="Title"/>
            <w:bidi/>
            <w:spacing w:before="40" w:after="40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</w:p>
      </w:tc>
    </w:tr>
    <w:tr w:rsidR="00DA33C3" w:rsidRPr="004D5DE7" w14:paraId="382CF29B" w14:textId="77777777" w:rsidTr="00982EB9">
      <w:trPr>
        <w:trHeight w:val="367"/>
      </w:trPr>
      <w:tc>
        <w:tcPr>
          <w:tcW w:w="6377" w:type="dxa"/>
          <w:gridSpan w:val="5"/>
          <w:tcBorders>
            <w:bottom w:val="single" w:sz="18" w:space="0" w:color="1F3864" w:themeColor="accent5" w:themeShade="80"/>
          </w:tcBorders>
          <w:vAlign w:val="center"/>
        </w:tcPr>
        <w:p w14:paraId="76B9A279" w14:textId="0B4DD2D5" w:rsidR="00DA33C3" w:rsidRPr="00870807" w:rsidRDefault="00204188" w:rsidP="00BC4672">
          <w:pPr>
            <w:pStyle w:val="Title"/>
            <w:spacing w:before="40" w:after="40"/>
            <w:contextualSpacing w:val="0"/>
            <w:jc w:val="center"/>
            <w:rPr>
              <w:rFonts w:ascii="Book Antiqua" w:hAnsi="Book Antiqua"/>
              <w:color w:val="1F3864" w:themeColor="accent5" w:themeShade="80"/>
              <w:sz w:val="24"/>
              <w:szCs w:val="24"/>
            </w:rPr>
          </w:pPr>
          <w:proofErr w:type="spellStart"/>
          <w:r>
            <w:rPr>
              <w:rFonts w:ascii="Book Antiqua" w:hAnsi="Book Antiqua"/>
              <w:color w:val="1F3864" w:themeColor="accent5" w:themeShade="80"/>
              <w:sz w:val="24"/>
              <w:szCs w:val="24"/>
              <w:lang w:val="en-GB"/>
            </w:rPr>
            <w:t>Farooq.a</w:t>
          </w:r>
          <w:proofErr w:type="spellEnd"/>
          <w:r w:rsidR="00DA33C3" w:rsidRPr="00870807">
            <w:rPr>
              <w:rFonts w:ascii="Book Antiqua" w:hAnsi="Book Antiqua"/>
              <w:color w:val="1F3864" w:themeColor="accent5" w:themeShade="80"/>
              <w:sz w:val="24"/>
              <w:szCs w:val="24"/>
            </w:rPr>
            <w:t>@coeng.uobaghdad.edu.iq</w:t>
          </w:r>
        </w:p>
      </w:tc>
      <w:tc>
        <w:tcPr>
          <w:tcW w:w="2410" w:type="dxa"/>
          <w:gridSpan w:val="2"/>
          <w:vMerge/>
          <w:tcBorders>
            <w:bottom w:val="single" w:sz="18" w:space="0" w:color="1F3864" w:themeColor="accent5" w:themeShade="80"/>
          </w:tcBorders>
          <w:vAlign w:val="center"/>
        </w:tcPr>
        <w:p w14:paraId="4A9B0573" w14:textId="77777777" w:rsidR="00DA33C3" w:rsidRPr="004D5DE7" w:rsidRDefault="00DA33C3" w:rsidP="00DA33C3">
          <w:pPr>
            <w:pStyle w:val="Title"/>
            <w:bidi/>
            <w:spacing w:before="40" w:after="40"/>
            <w:contextualSpacing w:val="0"/>
            <w:rPr>
              <w:b w:val="0"/>
              <w:bCs/>
              <w:color w:val="1F3864" w:themeColor="accent5" w:themeShade="80"/>
              <w:sz w:val="24"/>
              <w:szCs w:val="24"/>
              <w:rtl/>
            </w:rPr>
          </w:pPr>
        </w:p>
      </w:tc>
    </w:tr>
  </w:tbl>
  <w:p w14:paraId="2F63F861" w14:textId="77777777" w:rsidR="00DA33C3" w:rsidRDefault="00DA33C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53BB39" w14:textId="77777777" w:rsidR="00874980" w:rsidRDefault="0087498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9104FCE"/>
    <w:multiLevelType w:val="hybridMultilevel"/>
    <w:tmpl w:val="A6B2944E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45AE61DE"/>
    <w:multiLevelType w:val="hybridMultilevel"/>
    <w:tmpl w:val="EEDAC21C"/>
    <w:lvl w:ilvl="0" w:tplc="68DE9926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  <w:color w:val="E7E6E6" w:themeColor="background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9277DD7"/>
    <w:multiLevelType w:val="multilevel"/>
    <w:tmpl w:val="0AAEF1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534929058">
    <w:abstractNumId w:val="1"/>
  </w:num>
  <w:num w:numId="2" w16cid:durableId="151872386">
    <w:abstractNumId w:val="0"/>
  </w:num>
  <w:num w:numId="3" w16cid:durableId="597711028">
    <w:abstractNumId w:val="2"/>
  </w:num>
  <w:num w:numId="4" w16cid:durableId="1620381545">
    <w:abstractNumId w:val="1"/>
  </w:num>
  <w:num w:numId="5" w16cid:durableId="383603140">
    <w:abstractNumId w:val="1"/>
  </w:num>
  <w:num w:numId="6" w16cid:durableId="184493614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40"/>
  <w:drawingGridVerticalSpacing w:val="381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A33C3"/>
    <w:rsid w:val="00007AB6"/>
    <w:rsid w:val="000264DB"/>
    <w:rsid w:val="00032DC9"/>
    <w:rsid w:val="00035F98"/>
    <w:rsid w:val="000669D4"/>
    <w:rsid w:val="000850C2"/>
    <w:rsid w:val="00090FBD"/>
    <w:rsid w:val="000C16DB"/>
    <w:rsid w:val="000E52F2"/>
    <w:rsid w:val="000F04B0"/>
    <w:rsid w:val="000F2A49"/>
    <w:rsid w:val="000F72BA"/>
    <w:rsid w:val="001017EF"/>
    <w:rsid w:val="00112726"/>
    <w:rsid w:val="00137B53"/>
    <w:rsid w:val="00142570"/>
    <w:rsid w:val="0014644C"/>
    <w:rsid w:val="001577F1"/>
    <w:rsid w:val="001607EB"/>
    <w:rsid w:val="0017516B"/>
    <w:rsid w:val="0019438E"/>
    <w:rsid w:val="001C0B6A"/>
    <w:rsid w:val="001C243F"/>
    <w:rsid w:val="001C5E5C"/>
    <w:rsid w:val="001C6A42"/>
    <w:rsid w:val="001C7EBF"/>
    <w:rsid w:val="00200E05"/>
    <w:rsid w:val="00204188"/>
    <w:rsid w:val="00211DF1"/>
    <w:rsid w:val="002137F4"/>
    <w:rsid w:val="00226615"/>
    <w:rsid w:val="00227743"/>
    <w:rsid w:val="00233804"/>
    <w:rsid w:val="002340CB"/>
    <w:rsid w:val="00244D7C"/>
    <w:rsid w:val="002451AF"/>
    <w:rsid w:val="002471E6"/>
    <w:rsid w:val="00275203"/>
    <w:rsid w:val="002901C0"/>
    <w:rsid w:val="00294757"/>
    <w:rsid w:val="002B4F59"/>
    <w:rsid w:val="002E0658"/>
    <w:rsid w:val="002F6A67"/>
    <w:rsid w:val="00304597"/>
    <w:rsid w:val="00314A16"/>
    <w:rsid w:val="00317AC2"/>
    <w:rsid w:val="00326DC5"/>
    <w:rsid w:val="003436B5"/>
    <w:rsid w:val="00364502"/>
    <w:rsid w:val="003674B2"/>
    <w:rsid w:val="00367BBE"/>
    <w:rsid w:val="0038310A"/>
    <w:rsid w:val="00386808"/>
    <w:rsid w:val="00387F6B"/>
    <w:rsid w:val="00395DE6"/>
    <w:rsid w:val="003A5B40"/>
    <w:rsid w:val="003B1403"/>
    <w:rsid w:val="003C56DD"/>
    <w:rsid w:val="003C798A"/>
    <w:rsid w:val="003D7CB2"/>
    <w:rsid w:val="003F2280"/>
    <w:rsid w:val="003F4633"/>
    <w:rsid w:val="003F69B0"/>
    <w:rsid w:val="003F7E7E"/>
    <w:rsid w:val="0041443A"/>
    <w:rsid w:val="0043052E"/>
    <w:rsid w:val="004335FE"/>
    <w:rsid w:val="004419E0"/>
    <w:rsid w:val="00450DF6"/>
    <w:rsid w:val="004676D6"/>
    <w:rsid w:val="004A5DE6"/>
    <w:rsid w:val="004B3900"/>
    <w:rsid w:val="004D69C6"/>
    <w:rsid w:val="005023EA"/>
    <w:rsid w:val="00536FA6"/>
    <w:rsid w:val="005438A8"/>
    <w:rsid w:val="005754D8"/>
    <w:rsid w:val="005842FE"/>
    <w:rsid w:val="0059007B"/>
    <w:rsid w:val="0059370D"/>
    <w:rsid w:val="00595D12"/>
    <w:rsid w:val="00596685"/>
    <w:rsid w:val="005A4442"/>
    <w:rsid w:val="005C38E3"/>
    <w:rsid w:val="005D3F24"/>
    <w:rsid w:val="005D71A7"/>
    <w:rsid w:val="005F5EB7"/>
    <w:rsid w:val="005F6771"/>
    <w:rsid w:val="00617D0A"/>
    <w:rsid w:val="00635508"/>
    <w:rsid w:val="006410F6"/>
    <w:rsid w:val="00644559"/>
    <w:rsid w:val="00653D30"/>
    <w:rsid w:val="00654EE5"/>
    <w:rsid w:val="006802AE"/>
    <w:rsid w:val="0068236C"/>
    <w:rsid w:val="006A5FD9"/>
    <w:rsid w:val="006B2782"/>
    <w:rsid w:val="006C5D8E"/>
    <w:rsid w:val="006C66CD"/>
    <w:rsid w:val="006E6676"/>
    <w:rsid w:val="006E746A"/>
    <w:rsid w:val="006F4CD1"/>
    <w:rsid w:val="00706BC0"/>
    <w:rsid w:val="00743279"/>
    <w:rsid w:val="00750224"/>
    <w:rsid w:val="007532EE"/>
    <w:rsid w:val="0076166C"/>
    <w:rsid w:val="0077786F"/>
    <w:rsid w:val="00777FE2"/>
    <w:rsid w:val="007B495D"/>
    <w:rsid w:val="007D1729"/>
    <w:rsid w:val="007D53BA"/>
    <w:rsid w:val="00802171"/>
    <w:rsid w:val="00815190"/>
    <w:rsid w:val="0082034C"/>
    <w:rsid w:val="00834A61"/>
    <w:rsid w:val="0084707E"/>
    <w:rsid w:val="00852C42"/>
    <w:rsid w:val="00874980"/>
    <w:rsid w:val="008E7D52"/>
    <w:rsid w:val="008F04C5"/>
    <w:rsid w:val="008F1821"/>
    <w:rsid w:val="008F1D11"/>
    <w:rsid w:val="008F64ED"/>
    <w:rsid w:val="00903830"/>
    <w:rsid w:val="0091426C"/>
    <w:rsid w:val="00920EB7"/>
    <w:rsid w:val="00937734"/>
    <w:rsid w:val="009419FE"/>
    <w:rsid w:val="0095030B"/>
    <w:rsid w:val="0095329A"/>
    <w:rsid w:val="00955314"/>
    <w:rsid w:val="0095628F"/>
    <w:rsid w:val="009810CA"/>
    <w:rsid w:val="00982EB9"/>
    <w:rsid w:val="00985748"/>
    <w:rsid w:val="00991976"/>
    <w:rsid w:val="00997FC2"/>
    <w:rsid w:val="009B1138"/>
    <w:rsid w:val="009C2602"/>
    <w:rsid w:val="009D0F17"/>
    <w:rsid w:val="009F1870"/>
    <w:rsid w:val="009F1E1B"/>
    <w:rsid w:val="00A33045"/>
    <w:rsid w:val="00A40BF9"/>
    <w:rsid w:val="00A513B3"/>
    <w:rsid w:val="00A732EA"/>
    <w:rsid w:val="00A76B05"/>
    <w:rsid w:val="00A84102"/>
    <w:rsid w:val="00A870FA"/>
    <w:rsid w:val="00AA51B0"/>
    <w:rsid w:val="00AA7B76"/>
    <w:rsid w:val="00AB56FE"/>
    <w:rsid w:val="00AD7B0C"/>
    <w:rsid w:val="00B22710"/>
    <w:rsid w:val="00B26CE0"/>
    <w:rsid w:val="00B344F4"/>
    <w:rsid w:val="00B3594F"/>
    <w:rsid w:val="00B370D8"/>
    <w:rsid w:val="00B37B07"/>
    <w:rsid w:val="00B50EF2"/>
    <w:rsid w:val="00B532D4"/>
    <w:rsid w:val="00B670DA"/>
    <w:rsid w:val="00B76B29"/>
    <w:rsid w:val="00B92865"/>
    <w:rsid w:val="00BA4DBE"/>
    <w:rsid w:val="00BB5C46"/>
    <w:rsid w:val="00BC4672"/>
    <w:rsid w:val="00BC7593"/>
    <w:rsid w:val="00BD03AE"/>
    <w:rsid w:val="00BE2E3B"/>
    <w:rsid w:val="00BE536C"/>
    <w:rsid w:val="00BE659C"/>
    <w:rsid w:val="00C121B2"/>
    <w:rsid w:val="00C13993"/>
    <w:rsid w:val="00C20058"/>
    <w:rsid w:val="00C3725C"/>
    <w:rsid w:val="00C46BDC"/>
    <w:rsid w:val="00C50F17"/>
    <w:rsid w:val="00C57C53"/>
    <w:rsid w:val="00C631D9"/>
    <w:rsid w:val="00C70F1F"/>
    <w:rsid w:val="00C8305C"/>
    <w:rsid w:val="00CA5B6C"/>
    <w:rsid w:val="00CB21A5"/>
    <w:rsid w:val="00CC293A"/>
    <w:rsid w:val="00CC59D2"/>
    <w:rsid w:val="00CE0927"/>
    <w:rsid w:val="00CE78F3"/>
    <w:rsid w:val="00CF5B71"/>
    <w:rsid w:val="00D013F0"/>
    <w:rsid w:val="00D14551"/>
    <w:rsid w:val="00D2268F"/>
    <w:rsid w:val="00D32997"/>
    <w:rsid w:val="00D50979"/>
    <w:rsid w:val="00D509A7"/>
    <w:rsid w:val="00D90040"/>
    <w:rsid w:val="00DA0DCA"/>
    <w:rsid w:val="00DA33C3"/>
    <w:rsid w:val="00DB3943"/>
    <w:rsid w:val="00DB5976"/>
    <w:rsid w:val="00DC5F30"/>
    <w:rsid w:val="00DD6ED8"/>
    <w:rsid w:val="00DE065A"/>
    <w:rsid w:val="00E245CD"/>
    <w:rsid w:val="00E35CE0"/>
    <w:rsid w:val="00E421C5"/>
    <w:rsid w:val="00E5140A"/>
    <w:rsid w:val="00E64F67"/>
    <w:rsid w:val="00E7000A"/>
    <w:rsid w:val="00E76995"/>
    <w:rsid w:val="00E824B9"/>
    <w:rsid w:val="00E82C5D"/>
    <w:rsid w:val="00E85BD0"/>
    <w:rsid w:val="00EA21F4"/>
    <w:rsid w:val="00EA2DE2"/>
    <w:rsid w:val="00EB0F2E"/>
    <w:rsid w:val="00EB3681"/>
    <w:rsid w:val="00EC1190"/>
    <w:rsid w:val="00EC608A"/>
    <w:rsid w:val="00ED22B3"/>
    <w:rsid w:val="00ED2A45"/>
    <w:rsid w:val="00ED5786"/>
    <w:rsid w:val="00EF65EF"/>
    <w:rsid w:val="00F00B87"/>
    <w:rsid w:val="00F100F0"/>
    <w:rsid w:val="00F3282E"/>
    <w:rsid w:val="00F42BA6"/>
    <w:rsid w:val="00F45E44"/>
    <w:rsid w:val="00F70140"/>
    <w:rsid w:val="00F76792"/>
    <w:rsid w:val="00F9626D"/>
    <w:rsid w:val="00FA025C"/>
    <w:rsid w:val="00FA3448"/>
    <w:rsid w:val="00FB3846"/>
    <w:rsid w:val="00FE02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37FBB48"/>
  <w15:chartTrackingRefBased/>
  <w15:docId w15:val="{F3D2B94B-EF04-46A8-A291-0CBD366FFB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5329A"/>
    <w:pPr>
      <w:keepNext/>
      <w:keepLines/>
      <w:pBdr>
        <w:bottom w:val="single" w:sz="18" w:space="1" w:color="E7E6E6" w:themeColor="background2"/>
      </w:pBdr>
      <w:spacing w:before="120" w:after="120" w:line="240" w:lineRule="auto"/>
      <w:outlineLvl w:val="0"/>
    </w:pPr>
    <w:rPr>
      <w:rFonts w:asciiTheme="majorHAnsi" w:eastAsiaTheme="majorEastAsia" w:hAnsiTheme="majorHAnsi" w:cstheme="majorBidi"/>
      <w:b/>
      <w:bCs/>
      <w:color w:val="44546A" w:themeColor="text2"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A33C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3C3"/>
  </w:style>
  <w:style w:type="paragraph" w:styleId="Footer">
    <w:name w:val="footer"/>
    <w:basedOn w:val="Normal"/>
    <w:link w:val="FooterChar"/>
    <w:uiPriority w:val="99"/>
    <w:unhideWhenUsed/>
    <w:rsid w:val="00DA33C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3C3"/>
  </w:style>
  <w:style w:type="paragraph" w:styleId="Title">
    <w:name w:val="Title"/>
    <w:basedOn w:val="Normal"/>
    <w:next w:val="Normal"/>
    <w:link w:val="TitleChar"/>
    <w:uiPriority w:val="10"/>
    <w:qFormat/>
    <w:rsid w:val="00DA33C3"/>
    <w:pPr>
      <w:spacing w:after="120" w:line="240" w:lineRule="auto"/>
      <w:ind w:left="-57"/>
      <w:contextualSpacing/>
    </w:pPr>
    <w:rPr>
      <w:rFonts w:asciiTheme="majorHAnsi" w:eastAsiaTheme="majorEastAsia" w:hAnsiTheme="majorHAnsi" w:cstheme="majorBidi"/>
      <w:b/>
      <w:color w:val="E7E6E6" w:themeColor="background2"/>
      <w:kern w:val="28"/>
      <w:sz w:val="3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A33C3"/>
    <w:rPr>
      <w:rFonts w:asciiTheme="majorHAnsi" w:eastAsiaTheme="majorEastAsia" w:hAnsiTheme="majorHAnsi" w:cstheme="majorBidi"/>
      <w:b/>
      <w:color w:val="E7E6E6" w:themeColor="background2"/>
      <w:kern w:val="28"/>
      <w:sz w:val="3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95329A"/>
    <w:rPr>
      <w:rFonts w:asciiTheme="majorHAnsi" w:eastAsiaTheme="majorEastAsia" w:hAnsiTheme="majorHAnsi" w:cstheme="majorBidi"/>
      <w:b/>
      <w:bCs/>
      <w:color w:val="44546A" w:themeColor="text2"/>
      <w:sz w:val="24"/>
      <w:szCs w:val="32"/>
    </w:rPr>
  </w:style>
  <w:style w:type="paragraph" w:styleId="ListParagraph">
    <w:name w:val="List Paragraph"/>
    <w:basedOn w:val="Normal"/>
    <w:uiPriority w:val="34"/>
    <w:qFormat/>
    <w:rsid w:val="0095329A"/>
    <w:pPr>
      <w:numPr>
        <w:numId w:val="1"/>
      </w:numPr>
      <w:spacing w:after="120" w:line="240" w:lineRule="auto"/>
    </w:pPr>
    <w:rPr>
      <w:color w:val="000000" w:themeColor="text1"/>
      <w:sz w:val="20"/>
      <w:szCs w:val="24"/>
    </w:rPr>
  </w:style>
  <w:style w:type="character" w:customStyle="1" w:styleId="Triangle">
    <w:name w:val="Triangle"/>
    <w:basedOn w:val="Strong"/>
    <w:uiPriority w:val="1"/>
    <w:qFormat/>
    <w:rsid w:val="0095329A"/>
    <w:rPr>
      <w:rFonts w:ascii="MS Mincho" w:eastAsia="MS Mincho" w:hAnsi="MS Mincho" w:cs="MS Mincho"/>
      <w:b/>
      <w:bCs/>
      <w:color w:val="E7E6E6" w:themeColor="background2"/>
      <w:sz w:val="16"/>
    </w:rPr>
  </w:style>
  <w:style w:type="character" w:styleId="Strong">
    <w:name w:val="Strong"/>
    <w:basedOn w:val="DefaultParagraphFont"/>
    <w:uiPriority w:val="22"/>
    <w:qFormat/>
    <w:rsid w:val="0095329A"/>
    <w:rPr>
      <w:b/>
      <w:bCs/>
    </w:rPr>
  </w:style>
  <w:style w:type="character" w:styleId="Hyperlink">
    <w:name w:val="Hyperlink"/>
    <w:basedOn w:val="DefaultParagraphFont"/>
    <w:uiPriority w:val="99"/>
    <w:semiHidden/>
    <w:unhideWhenUsed/>
    <w:rsid w:val="0022661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542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8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657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67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752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14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39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347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746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960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724383">
          <w:marLeft w:val="216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49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885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45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16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3.jpg"/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9-03-21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DF91A46-96E0-411A-9E77-613C6AD2D6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249</Words>
  <Characters>1421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ivil Engineering Dept.</Company>
  <LinksUpToDate>false</LinksUpToDate>
  <CharactersWithSpaces>16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der Al-Baghdadi</dc:creator>
  <cp:keywords/>
  <dc:description/>
  <cp:lastModifiedBy>Web site Manager - College of Engineering - University of Baghdad</cp:lastModifiedBy>
  <cp:revision>2</cp:revision>
  <dcterms:created xsi:type="dcterms:W3CDTF">2023-07-16T08:08:00Z</dcterms:created>
  <dcterms:modified xsi:type="dcterms:W3CDTF">2023-07-16T08:08:00Z</dcterms:modified>
</cp:coreProperties>
</file>